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5D5253" w:rsidRDefault="00BF7A41">
      <w:pPr>
        <w:jc w:val="center"/>
        <w:rPr>
          <w:rFonts w:ascii="Arial" w:hAnsi="Arial" w:cs="Arial"/>
          <w:color w:val="393939"/>
          <w:sz w:val="20"/>
          <w:szCs w:val="20"/>
          <w:shd w:val="clear" w:color="auto" w:fill="F5F5F5"/>
        </w:rPr>
      </w:pPr>
      <w:r>
        <w:rPr>
          <w:rFonts w:ascii="Arial" w:hAnsi="Arial" w:cs="Arial"/>
          <w:color w:val="393939"/>
          <w:sz w:val="20"/>
          <w:szCs w:val="20"/>
          <w:shd w:val="clear" w:color="auto" w:fill="F5F5F5"/>
        </w:rPr>
        <w:t>Scholarly activity</w:t>
      </w:r>
    </w:p>
    <w:p w:rsidR="002A2A03" w:rsidRDefault="00BF7A41">
      <w:pPr>
        <w:jc w:val="center"/>
      </w:pPr>
      <w:r>
        <w:t xml:space="preserve">Your </w:t>
      </w:r>
      <w:proofErr w:type="gramStart"/>
      <w:r>
        <w:t>Name  (</w:t>
      </w:r>
      <w:proofErr w:type="gramEnd"/>
      <w:r>
        <w:t>First M. Last)</w:t>
      </w:r>
    </w:p>
    <w:p w:rsidR="002A2A03" w:rsidRDefault="00BF7A41">
      <w:pPr>
        <w:jc w:val="center"/>
      </w:pPr>
      <w:r>
        <w:t>School or Institution Name (University at Place or Town, State)</w:t>
      </w:r>
    </w:p>
    <w:p w:rsidR="005D5253" w:rsidRPr="005D5253" w:rsidRDefault="00BF7A41" w:rsidP="005D5253">
      <w:pPr>
        <w:ind w:firstLine="0"/>
        <w:jc w:val="center"/>
        <w:rPr>
          <w:b/>
        </w:rPr>
      </w:pPr>
      <w:r>
        <w:br w:type="page"/>
      </w:r>
      <w:r w:rsidRPr="005D5253">
        <w:rPr>
          <w:b/>
        </w:rPr>
        <w:lastRenderedPageBreak/>
        <w:t>SCHOLARLY ACTIVITY</w:t>
      </w:r>
      <w:r w:rsidRPr="005D5253">
        <w:rPr>
          <w:b/>
        </w:rPr>
        <w:tab/>
      </w:r>
    </w:p>
    <w:p w:rsidR="005D5253" w:rsidRPr="005D5253" w:rsidRDefault="00BF7A41" w:rsidP="004B7378">
      <w:pPr>
        <w:ind w:firstLine="0"/>
        <w:rPr>
          <w:b/>
        </w:rPr>
      </w:pPr>
      <w:r w:rsidRPr="005D5253">
        <w:rPr>
          <w:b/>
        </w:rPr>
        <w:t>Information:</w:t>
      </w:r>
    </w:p>
    <w:p w:rsidR="005D5253" w:rsidRPr="005D5253" w:rsidRDefault="00BF7A41" w:rsidP="004B7378">
      <w:pPr>
        <w:ind w:firstLine="0"/>
      </w:pPr>
      <w:r w:rsidRPr="005D5253">
        <w:t xml:space="preserve"> </w:t>
      </w:r>
      <w:r w:rsidR="00915724">
        <w:tab/>
      </w:r>
      <w:r w:rsidRPr="005D5253">
        <w:t xml:space="preserve">Information is some meaningful knowledge acquired by interpreting the data. In other words, information </w:t>
      </w:r>
      <w:r w:rsidR="005C3539">
        <w:t>is</w:t>
      </w:r>
      <w:r w:rsidRPr="005D5253">
        <w:t xml:space="preserve"> obtained </w:t>
      </w:r>
      <w:r w:rsidR="005C3539">
        <w:t xml:space="preserve">through </w:t>
      </w:r>
      <w:r w:rsidRPr="005D5253">
        <w:t>the data that has been analyzed. For instance, a random number, i.e. 12357648 cannot be used or processed unless there is some information about it. Let</w:t>
      </w:r>
      <w:r w:rsidR="005C3539">
        <w:t>’s</w:t>
      </w:r>
      <w:r w:rsidRPr="005D5253">
        <w:t xml:space="preserve"> say</w:t>
      </w:r>
      <w:r w:rsidR="005C3539">
        <w:t>,</w:t>
      </w:r>
      <w:r w:rsidRPr="005D5253">
        <w:t xml:space="preserve"> the figure is phone number</w:t>
      </w:r>
      <w:r w:rsidR="005C3539">
        <w:t>,</w:t>
      </w:r>
      <w:r w:rsidRPr="005D5253">
        <w:t xml:space="preserve"> now this information can be used to process the data. </w:t>
      </w:r>
    </w:p>
    <w:p w:rsidR="005D5253" w:rsidRPr="005D5253" w:rsidRDefault="00BF7A41" w:rsidP="004B7378">
      <w:pPr>
        <w:ind w:firstLine="0"/>
        <w:rPr>
          <w:b/>
        </w:rPr>
      </w:pPr>
      <w:r w:rsidRPr="005D5253">
        <w:rPr>
          <w:b/>
        </w:rPr>
        <w:t>Data:</w:t>
      </w:r>
    </w:p>
    <w:p w:rsidR="005D5253" w:rsidRPr="005D5253" w:rsidRDefault="00BF7A41" w:rsidP="004B7378">
      <w:pPr>
        <w:ind w:firstLine="0"/>
      </w:pPr>
      <w:r w:rsidRPr="005D5253">
        <w:t xml:space="preserve"> </w:t>
      </w:r>
      <w:r w:rsidR="00915724">
        <w:tab/>
      </w:r>
      <w:r w:rsidRPr="005D5253">
        <w:t xml:space="preserve">Data is a raw material that needs to be processed to acquire some meaningful information. It is a computer language. It can be </w:t>
      </w:r>
      <w:r w:rsidR="005C3539" w:rsidRPr="005D5253">
        <w:t>unclean</w:t>
      </w:r>
      <w:r w:rsidR="005C3539">
        <w:t>ed</w:t>
      </w:r>
      <w:r w:rsidRPr="005D5253">
        <w:t xml:space="preserve"> facts, images, figures, and statistics to develop some meaning through proper processing and interpretation. For</w:t>
      </w:r>
      <w:r w:rsidR="005C3539">
        <w:t xml:space="preserve"> instance, (124377, 263735) </w:t>
      </w:r>
      <w:r w:rsidRPr="005D5253">
        <w:t xml:space="preserve">this data is useless </w:t>
      </w:r>
      <w:r w:rsidR="005C3539">
        <w:t>until processed</w:t>
      </w:r>
      <w:r w:rsidRPr="005D5253">
        <w:t xml:space="preserve"> or used as a specific context. </w:t>
      </w:r>
    </w:p>
    <w:p w:rsidR="005D5253" w:rsidRPr="005D5253" w:rsidRDefault="00BF7A41" w:rsidP="004B7378">
      <w:pPr>
        <w:ind w:firstLine="0"/>
        <w:jc w:val="center"/>
        <w:rPr>
          <w:b/>
        </w:rPr>
      </w:pPr>
      <w:r w:rsidRPr="005D5253">
        <w:rPr>
          <w:b/>
        </w:rPr>
        <w:t>Matrices of Information and Data:</w:t>
      </w:r>
    </w:p>
    <w:p w:rsidR="005D5253" w:rsidRPr="005D5253" w:rsidRDefault="00BF7A41" w:rsidP="004B7378">
      <w:pPr>
        <w:ind w:firstLine="0"/>
      </w:pPr>
      <w:r w:rsidRPr="005D5253">
        <w:rPr>
          <w:noProof/>
        </w:rPr>
        <w:drawing>
          <wp:inline distT="0" distB="0" distL="0" distR="0">
            <wp:extent cx="2492375" cy="2270125"/>
            <wp:effectExtent l="19050" t="0" r="22225" b="15875"/>
            <wp:docPr id="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r w:rsidRPr="005D5253">
        <w:t xml:space="preserve">   </w:t>
      </w:r>
      <w:r w:rsidRPr="005D5253">
        <w:rPr>
          <w:noProof/>
        </w:rPr>
        <w:drawing>
          <wp:inline distT="0" distB="0" distL="0" distR="0">
            <wp:extent cx="2860040" cy="2316480"/>
            <wp:effectExtent l="0" t="0" r="16510" b="26670"/>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5D5253" w:rsidRPr="005D5253" w:rsidRDefault="00BF7A41" w:rsidP="004B7378">
      <w:pPr>
        <w:ind w:firstLine="0"/>
        <w:jc w:val="center"/>
        <w:rPr>
          <w:b/>
        </w:rPr>
      </w:pPr>
      <w:r w:rsidRPr="005D5253">
        <w:rPr>
          <w:b/>
        </w:rPr>
        <w:t>Difference between Information and Data</w:t>
      </w:r>
    </w:p>
    <w:p w:rsidR="005D5253" w:rsidRPr="005D5253" w:rsidRDefault="00BF7A41" w:rsidP="004B7378">
      <w:pPr>
        <w:ind w:firstLine="0"/>
      </w:pPr>
      <w:r w:rsidRPr="005D5253">
        <w:t xml:space="preserve"> </w:t>
      </w:r>
      <w:r w:rsidR="005C3539">
        <w:tab/>
      </w:r>
      <w:r w:rsidRPr="005D5253">
        <w:t>The first main difference between data and information is its materi</w:t>
      </w:r>
      <w:r w:rsidR="005C3539">
        <w:t>al. Data is the raw material which</w:t>
      </w:r>
      <w:r w:rsidRPr="005D5253">
        <w:t xml:space="preserve"> do</w:t>
      </w:r>
      <w:r w:rsidR="005C3539">
        <w:t>es</w:t>
      </w:r>
      <w:r w:rsidRPr="005D5253">
        <w:t xml:space="preserve"> not contain any sort of information, and it is unclear while information is well-defined material which provide us useful meaning about the data that is processed. Data is </w:t>
      </w:r>
      <w:r w:rsidRPr="005D5253">
        <w:lastRenderedPageBreak/>
        <w:t>the input language or a computer language that means it is the material that we put in the computer to develop information. On the other hand, information is the output language as it is the final and useful appearance of the raw data</w:t>
      </w:r>
      <w:r>
        <w:t xml:space="preserve"> </w:t>
      </w:r>
      <w:r>
        <w:fldChar w:fldCharType="begin"/>
      </w:r>
      <w:r>
        <w:instrText xml:space="preserve"> ADDIN ZOTERO_ITEM CSL_CITATION {"citationID":"alq1ulft1i","properties":{"formattedCitation":"{\\rtf (\\uc0\\u8220{}What is the difference between data and information?,\\uc0\\u8221{} n.d.)}","plainCitation":"(“What is the difference between data and information?,” n.d.)"},"citationItems":[{"id":18,"uris":["http://zotero.org/users/local/huOLSO3Z/items/YMJ34JSG"],"uri":["http://zotero.org/users/local/huOLSO3Z/items/YMJ34JSG"],"itemData":{"id":18,"type":"webpage","title":"What is the difference between data and information?","container-title":"ResearchGate","abstract":"Read 185 answers by scientists with 962 recommendations from their colleagues to the question asked by Shafagat Mahmudova on Apr 25, 2016","URL":"https://www.researchgate.net/post/What_is_the_difference_between_data_and_information","language":"en","accessed":{"date-parts":[["2019",3,4]]}}}],"schema":"https://github.com/citation-style-language/schema/raw/master/csl-citation.json"} </w:instrText>
      </w:r>
      <w:r>
        <w:fldChar w:fldCharType="separate"/>
      </w:r>
      <w:r w:rsidRPr="005D5253">
        <w:t>(“What is the difference between data and information?,” n.d.)</w:t>
      </w:r>
      <w:r>
        <w:fldChar w:fldCharType="end"/>
      </w:r>
      <w:r w:rsidRPr="005D5253">
        <w:t xml:space="preserve">. After processing the input language </w:t>
      </w:r>
      <w:r w:rsidR="005C3539">
        <w:t>i.e.</w:t>
      </w:r>
      <w:r w:rsidRPr="005D5253">
        <w:t xml:space="preserve"> raw data we </w:t>
      </w:r>
      <w:r w:rsidR="005C3539">
        <w:t>take</w:t>
      </w:r>
      <w:r w:rsidRPr="005D5253">
        <w:t xml:space="preserve"> out language (information) for further use or acquire meaning.</w:t>
      </w:r>
    </w:p>
    <w:p w:rsidR="005D5253" w:rsidRPr="005D5253" w:rsidRDefault="00BF7A41" w:rsidP="004B7378">
      <w:pPr>
        <w:ind w:firstLine="0"/>
      </w:pPr>
      <w:r w:rsidRPr="005D5253">
        <w:t xml:space="preserve"> </w:t>
      </w:r>
      <w:r w:rsidR="005C3539">
        <w:tab/>
      </w:r>
      <w:r w:rsidRPr="005D5253">
        <w:t xml:space="preserve">Another difference between data and information is dependence. Data is independent of information. It does not use or need any sort of information. Information totally depends on the data, and it cannot be processed if data is unavailable.  Data is not specific as a raw data can be used to derive </w:t>
      </w:r>
      <w:r w:rsidR="005C3539">
        <w:t xml:space="preserve">for </w:t>
      </w:r>
      <w:r w:rsidRPr="005D5253">
        <w:t xml:space="preserve">more than one information for example heights of the students can be used to acquire information about the average height as well as to measure the healthcare factors. Information is specific that means information derived from the data give us meaning about a specific topic or term. </w:t>
      </w:r>
    </w:p>
    <w:p w:rsidR="005D5253" w:rsidRPr="005D5253" w:rsidRDefault="00BF7A41" w:rsidP="004B7378">
      <w:pPr>
        <w:ind w:firstLine="0"/>
        <w:rPr>
          <w:b/>
        </w:rPr>
      </w:pPr>
      <w:r w:rsidRPr="005D5253">
        <w:rPr>
          <w:b/>
        </w:rPr>
        <w:t>Information Technology:</w:t>
      </w:r>
    </w:p>
    <w:p w:rsidR="005D5253" w:rsidRPr="005D5253" w:rsidRDefault="00BF7A41" w:rsidP="00915724">
      <w:r w:rsidRPr="005D5253">
        <w:t xml:space="preserve"> IT is the technology which is used for networking, computers, physical devices, and electronic data. In other words, it is used in oppose to personal technologies. It is an enterprise operation. </w:t>
      </w:r>
      <w:r w:rsidR="005C3539">
        <w:t>For instance, a person who is IT</w:t>
      </w:r>
      <w:bookmarkStart w:id="0" w:name="_GoBack"/>
      <w:bookmarkEnd w:id="0"/>
      <w:r w:rsidRPr="005D5253">
        <w:t xml:space="preserve"> skilled would have skills of using graphics or writing skills, PowerPoint, spreadsheet, Microsoft word and excel, and many other data processing </w:t>
      </w:r>
      <w:r w:rsidR="00915724" w:rsidRPr="005D5253">
        <w:t>equipment</w:t>
      </w:r>
      <w:r w:rsidRPr="005D5253">
        <w:t xml:space="preserve">. </w:t>
      </w:r>
    </w:p>
    <w:p w:rsidR="005D5253" w:rsidRPr="005D5253" w:rsidRDefault="00BF7A41" w:rsidP="004B7378">
      <w:pPr>
        <w:ind w:firstLine="0"/>
        <w:rPr>
          <w:b/>
        </w:rPr>
      </w:pPr>
      <w:r w:rsidRPr="005D5253">
        <w:rPr>
          <w:b/>
        </w:rPr>
        <w:t>Information System:</w:t>
      </w:r>
    </w:p>
    <w:p w:rsidR="005D5253" w:rsidRDefault="00BF7A41" w:rsidP="00915724">
      <w:r w:rsidRPr="005D5253">
        <w:t xml:space="preserve"> It is the academic study about the systems. The study specifically refers to the information about the hardware and software networks which is used by the individual to collect, analyze, process, and interpret the data. For example customer relationships and transaction processing systems. </w:t>
      </w:r>
    </w:p>
    <w:p w:rsidR="005D5253" w:rsidRDefault="005D5253" w:rsidP="004B7378">
      <w:pPr>
        <w:ind w:firstLine="0"/>
      </w:pPr>
    </w:p>
    <w:p w:rsidR="004B7378" w:rsidRPr="005D5253" w:rsidRDefault="004B7378" w:rsidP="004B7378">
      <w:pPr>
        <w:ind w:firstLine="0"/>
      </w:pPr>
    </w:p>
    <w:p w:rsidR="005D5253" w:rsidRPr="005D5253" w:rsidRDefault="00BF7A41" w:rsidP="004B7378">
      <w:pPr>
        <w:ind w:firstLine="0"/>
        <w:rPr>
          <w:b/>
        </w:rPr>
      </w:pPr>
      <w:r w:rsidRPr="005D5253">
        <w:rPr>
          <w:b/>
        </w:rPr>
        <w:t>Five component model:</w:t>
      </w:r>
    </w:p>
    <w:p w:rsidR="005D5253" w:rsidRPr="005D5253" w:rsidRDefault="00BF7A41" w:rsidP="004B7378">
      <w:pPr>
        <w:ind w:firstLine="0"/>
      </w:pPr>
      <w:r w:rsidRPr="005D5253">
        <w:tab/>
        <w:t>Five component model is helpful to understand the information technology and information system</w:t>
      </w:r>
      <w:r>
        <w:t xml:space="preserve"> </w:t>
      </w:r>
      <w:r>
        <w:fldChar w:fldCharType="begin"/>
      </w:r>
      <w:r>
        <w:instrText xml:space="preserve"> ADDIN ZOTERO_ITEM CSL_CITATION {"citationID":"a6d0b2bmt2","properties":{"formattedCitation":"{\\rtf (\\uc0\\u8220{}What is the difference between information systems and information technology?,\\uc0\\u8221{} n.d.)}","plainCitation":"(“What is the difference between information systems and information technology?,” n.d.)"},"citationItems":[{"id":20,"uris":["http://zotero.org/users/local/huOLSO3Z/items/T5ZXWQBA"],"uri":["http://zotero.org/users/local/huOLSO3Z/items/T5ZXWQBA"],"itemData":{"id":20,"type":"webpage","title":"What is the difference between information systems and information technology?","container-title":"ResearchGate","abstract":"Read 13 answers by scientists with 50 recommendations from their colleagues to the question asked by Walaa Mohammed on Aug 3, 2018","URL":"https://www.researchgate.net/post/What_is_the_difference_between_information_systems_and_information_technology","language":"en","accessed":{"date-parts":[["2019",3,4]]}}}],"schema":"https://github.com/citation-style-language/schema/raw/master/csl-citation.json"} </w:instrText>
      </w:r>
      <w:r>
        <w:fldChar w:fldCharType="separate"/>
      </w:r>
      <w:r w:rsidRPr="005D5253">
        <w:t>(“What is the difference between information systems and information technology?,” n.d.)</w:t>
      </w:r>
      <w:r>
        <w:fldChar w:fldCharType="end"/>
      </w:r>
      <w:r w:rsidRPr="005D5253">
        <w:t>. It includes people, hardware, software, data, and procedure. Let us use this model to learn the difference between IT and IS.</w:t>
      </w:r>
    </w:p>
    <w:p w:rsidR="005D5253" w:rsidRPr="005D5253" w:rsidRDefault="00BF7A41" w:rsidP="004B7378">
      <w:pPr>
        <w:numPr>
          <w:ilvl w:val="0"/>
          <w:numId w:val="1"/>
        </w:numPr>
        <w:rPr>
          <w:b/>
        </w:rPr>
      </w:pPr>
      <w:r w:rsidRPr="005D5253">
        <w:rPr>
          <w:b/>
        </w:rPr>
        <w:t>People:</w:t>
      </w:r>
    </w:p>
    <w:p w:rsidR="005D5253" w:rsidRPr="005D5253" w:rsidRDefault="00BF7A41" w:rsidP="004B7378">
      <w:pPr>
        <w:ind w:firstLine="0"/>
      </w:pPr>
      <w:r w:rsidRPr="005D5253">
        <w:t>People are the most important component of the information system. They include programmers, operations managers, business and systems analysts, and operators, etc. Although information technology lies under the umbrella of information system people within this field are more professional and skilled than the information system people.</w:t>
      </w:r>
    </w:p>
    <w:p w:rsidR="005D5253" w:rsidRPr="005D5253" w:rsidRDefault="00BF7A41" w:rsidP="004B7378">
      <w:pPr>
        <w:numPr>
          <w:ilvl w:val="0"/>
          <w:numId w:val="1"/>
        </w:numPr>
        <w:rPr>
          <w:b/>
        </w:rPr>
      </w:pPr>
      <w:r w:rsidRPr="005D5253">
        <w:rPr>
          <w:b/>
        </w:rPr>
        <w:t>Hardware:</w:t>
      </w:r>
    </w:p>
    <w:p w:rsidR="005D5253" w:rsidRPr="005D5253" w:rsidRDefault="00BF7A41" w:rsidP="004B7378">
      <w:pPr>
        <w:ind w:firstLine="0"/>
      </w:pPr>
      <w:r w:rsidRPr="005D5253">
        <w:t>All the output and input devices along with telecommunication gear and magnetic storage disks develop the hardware of information system. Information technology handles all the problems and issues related to the hardware of IS.</w:t>
      </w:r>
    </w:p>
    <w:p w:rsidR="005D5253" w:rsidRPr="005D5253" w:rsidRDefault="00BF7A41" w:rsidP="004B7378">
      <w:pPr>
        <w:numPr>
          <w:ilvl w:val="0"/>
          <w:numId w:val="1"/>
        </w:numPr>
        <w:rPr>
          <w:b/>
        </w:rPr>
      </w:pPr>
      <w:r w:rsidRPr="005D5253">
        <w:rPr>
          <w:b/>
        </w:rPr>
        <w:t>Software:</w:t>
      </w:r>
    </w:p>
    <w:p w:rsidR="005D5253" w:rsidRPr="005D5253" w:rsidRDefault="00BF7A41" w:rsidP="004B7378">
      <w:pPr>
        <w:ind w:firstLine="0"/>
      </w:pPr>
      <w:r w:rsidRPr="005D5253">
        <w:t>In an information system, two types of software are includes which are application software and system software. Within information technology software is used to handle the workload of people.</w:t>
      </w:r>
    </w:p>
    <w:p w:rsidR="005D5253" w:rsidRPr="005D5253" w:rsidRDefault="00BF7A41" w:rsidP="004B7378">
      <w:pPr>
        <w:numPr>
          <w:ilvl w:val="0"/>
          <w:numId w:val="1"/>
        </w:numPr>
        <w:rPr>
          <w:b/>
        </w:rPr>
      </w:pPr>
      <w:r w:rsidRPr="005D5253">
        <w:rPr>
          <w:b/>
        </w:rPr>
        <w:t>Data:</w:t>
      </w:r>
    </w:p>
    <w:p w:rsidR="005D5253" w:rsidRPr="005D5253" w:rsidRDefault="00BF7A41" w:rsidP="004B7378">
      <w:pPr>
        <w:ind w:firstLine="0"/>
      </w:pPr>
      <w:r w:rsidRPr="005D5253">
        <w:t>Data within the information system include product statistics and employees records. IT use the data through different software to get information.</w:t>
      </w:r>
      <w:r w:rsidR="004B7378">
        <w:br/>
      </w:r>
      <w:r w:rsidR="004B7378">
        <w:lastRenderedPageBreak/>
        <w:br/>
      </w:r>
    </w:p>
    <w:p w:rsidR="005D5253" w:rsidRPr="005D5253" w:rsidRDefault="00BF7A41" w:rsidP="004B7378">
      <w:pPr>
        <w:numPr>
          <w:ilvl w:val="0"/>
          <w:numId w:val="1"/>
        </w:numPr>
        <w:rPr>
          <w:b/>
        </w:rPr>
      </w:pPr>
      <w:r w:rsidRPr="005D5253">
        <w:rPr>
          <w:b/>
        </w:rPr>
        <w:t>Procedure:</w:t>
      </w:r>
    </w:p>
    <w:p w:rsidR="002A2A03" w:rsidRDefault="00BF7A41" w:rsidP="004B7378">
      <w:pPr>
        <w:ind w:firstLine="0"/>
      </w:pPr>
      <w:r w:rsidRPr="005D5253">
        <w:t xml:space="preserve">It is the maintenance of the information system through operating and establishing the information. Within the IT a proper structured analysis and procedure </w:t>
      </w:r>
      <w:r>
        <w:t>are made to develop information.</w:t>
      </w:r>
      <w:r>
        <w:br w:type="page"/>
      </w:r>
      <w:r>
        <w:lastRenderedPageBreak/>
        <w:t>References</w:t>
      </w:r>
    </w:p>
    <w:p w:rsidR="005D5253" w:rsidRPr="005D5253" w:rsidRDefault="00BF7A41" w:rsidP="005D5253">
      <w:pPr>
        <w:pStyle w:val="Bibliography"/>
      </w:pPr>
      <w:r>
        <w:fldChar w:fldCharType="begin"/>
      </w:r>
      <w:r>
        <w:instrText xml:space="preserve"> ADDIN ZOTERO_BIBL {"custom":[]} CSL_BIBLIOGRAPHY </w:instrText>
      </w:r>
      <w:r>
        <w:fldChar w:fldCharType="separate"/>
      </w:r>
      <w:r w:rsidRPr="005D5253">
        <w:t>What is the difference between data and information? (n.d.). Retrieved March 4, 2019, from https://www.researchgate.net/post/What_is_the_difference_between_data_and_information</w:t>
      </w:r>
    </w:p>
    <w:p w:rsidR="005D5253" w:rsidRPr="005D5253" w:rsidRDefault="00BF7A41" w:rsidP="005D5253">
      <w:pPr>
        <w:pStyle w:val="Bibliography"/>
      </w:pPr>
      <w:r w:rsidRPr="005D5253">
        <w:t>What is the difference between information systems and information technology? (n.d.). Retrieved March 4, 2019, from https://www.researchgate.net/post/What_is_the_difference_between_information_systems_and_information_technology</w:t>
      </w:r>
    </w:p>
    <w:p w:rsidR="002A2A03" w:rsidRDefault="00BF7A41">
      <w:pPr>
        <w:ind w:left="720" w:hanging="720"/>
      </w:pPr>
      <w:r>
        <w:fldChar w:fldCharType="end"/>
      </w:r>
    </w:p>
    <w:sectPr w:rsidR="002A2A03">
      <w:headerReference w:type="even" r:id="rId17"/>
      <w:headerReference w:type="default" r:id="rId18"/>
      <w:headerReference w:type="first" r:id="rId1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2487" w:rsidRDefault="00582487">
      <w:pPr>
        <w:spacing w:line="240" w:lineRule="auto"/>
      </w:pPr>
      <w:r>
        <w:separator/>
      </w:r>
    </w:p>
  </w:endnote>
  <w:endnote w:type="continuationSeparator" w:id="0">
    <w:p w:rsidR="00582487" w:rsidRDefault="00582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2487" w:rsidRDefault="00582487">
      <w:pPr>
        <w:spacing w:line="240" w:lineRule="auto"/>
      </w:pPr>
      <w:r>
        <w:separator/>
      </w:r>
    </w:p>
  </w:footnote>
  <w:footnote w:type="continuationSeparator" w:id="0">
    <w:p w:rsidR="00582487" w:rsidRDefault="0058248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F7A4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F7A4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3539">
      <w:rPr>
        <w:rStyle w:val="PageNumber"/>
        <w:noProof/>
      </w:rPr>
      <w:t>5</w:t>
    </w:r>
    <w:r>
      <w:rPr>
        <w:rStyle w:val="PageNumber"/>
      </w:rPr>
      <w:fldChar w:fldCharType="end"/>
    </w:r>
  </w:p>
  <w:p w:rsidR="002A2A03" w:rsidRDefault="00BF7A41">
    <w:pPr>
      <w:pStyle w:val="Header"/>
      <w:ind w:right="360" w:firstLine="0"/>
    </w:pPr>
    <w:r w:rsidRPr="005D5253">
      <w:t>SCHOLARLY ACTIVITY</w:t>
    </w:r>
    <w:r w:rsidRPr="005D5253">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F7A4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5724">
      <w:rPr>
        <w:rStyle w:val="PageNumber"/>
        <w:noProof/>
      </w:rPr>
      <w:t>1</w:t>
    </w:r>
    <w:r>
      <w:rPr>
        <w:rStyle w:val="PageNumber"/>
      </w:rPr>
      <w:fldChar w:fldCharType="end"/>
    </w:r>
  </w:p>
  <w:p w:rsidR="002A2A03" w:rsidRDefault="00BF7A41">
    <w:pPr>
      <w:ind w:right="360" w:firstLine="0"/>
    </w:pPr>
    <w:r>
      <w:t>SCHOLARLY ACTIVITY</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F81B44"/>
    <w:multiLevelType w:val="hybridMultilevel"/>
    <w:tmpl w:val="66869CE8"/>
    <w:lvl w:ilvl="0" w:tplc="AC8AB5B6">
      <w:start w:val="1"/>
      <w:numFmt w:val="bullet"/>
      <w:lvlText w:val=""/>
      <w:lvlJc w:val="left"/>
      <w:pPr>
        <w:ind w:left="720" w:hanging="360"/>
      </w:pPr>
      <w:rPr>
        <w:rFonts w:ascii="Symbol" w:hAnsi="Symbol" w:hint="default"/>
      </w:rPr>
    </w:lvl>
    <w:lvl w:ilvl="1" w:tplc="94B20DC8" w:tentative="1">
      <w:start w:val="1"/>
      <w:numFmt w:val="bullet"/>
      <w:lvlText w:val="o"/>
      <w:lvlJc w:val="left"/>
      <w:pPr>
        <w:ind w:left="1440" w:hanging="360"/>
      </w:pPr>
      <w:rPr>
        <w:rFonts w:ascii="Courier New" w:hAnsi="Courier New" w:cs="Courier New" w:hint="default"/>
      </w:rPr>
    </w:lvl>
    <w:lvl w:ilvl="2" w:tplc="30B4D8D8" w:tentative="1">
      <w:start w:val="1"/>
      <w:numFmt w:val="bullet"/>
      <w:lvlText w:val=""/>
      <w:lvlJc w:val="left"/>
      <w:pPr>
        <w:ind w:left="2160" w:hanging="360"/>
      </w:pPr>
      <w:rPr>
        <w:rFonts w:ascii="Wingdings" w:hAnsi="Wingdings" w:hint="default"/>
      </w:rPr>
    </w:lvl>
    <w:lvl w:ilvl="3" w:tplc="5F605318" w:tentative="1">
      <w:start w:val="1"/>
      <w:numFmt w:val="bullet"/>
      <w:lvlText w:val=""/>
      <w:lvlJc w:val="left"/>
      <w:pPr>
        <w:ind w:left="2880" w:hanging="360"/>
      </w:pPr>
      <w:rPr>
        <w:rFonts w:ascii="Symbol" w:hAnsi="Symbol" w:hint="default"/>
      </w:rPr>
    </w:lvl>
    <w:lvl w:ilvl="4" w:tplc="298AF39C" w:tentative="1">
      <w:start w:val="1"/>
      <w:numFmt w:val="bullet"/>
      <w:lvlText w:val="o"/>
      <w:lvlJc w:val="left"/>
      <w:pPr>
        <w:ind w:left="3600" w:hanging="360"/>
      </w:pPr>
      <w:rPr>
        <w:rFonts w:ascii="Courier New" w:hAnsi="Courier New" w:cs="Courier New" w:hint="default"/>
      </w:rPr>
    </w:lvl>
    <w:lvl w:ilvl="5" w:tplc="397EF34C" w:tentative="1">
      <w:start w:val="1"/>
      <w:numFmt w:val="bullet"/>
      <w:lvlText w:val=""/>
      <w:lvlJc w:val="left"/>
      <w:pPr>
        <w:ind w:left="4320" w:hanging="360"/>
      </w:pPr>
      <w:rPr>
        <w:rFonts w:ascii="Wingdings" w:hAnsi="Wingdings" w:hint="default"/>
      </w:rPr>
    </w:lvl>
    <w:lvl w:ilvl="6" w:tplc="756AFF12" w:tentative="1">
      <w:start w:val="1"/>
      <w:numFmt w:val="bullet"/>
      <w:lvlText w:val=""/>
      <w:lvlJc w:val="left"/>
      <w:pPr>
        <w:ind w:left="5040" w:hanging="360"/>
      </w:pPr>
      <w:rPr>
        <w:rFonts w:ascii="Symbol" w:hAnsi="Symbol" w:hint="default"/>
      </w:rPr>
    </w:lvl>
    <w:lvl w:ilvl="7" w:tplc="1A6ACFA4" w:tentative="1">
      <w:start w:val="1"/>
      <w:numFmt w:val="bullet"/>
      <w:lvlText w:val="o"/>
      <w:lvlJc w:val="left"/>
      <w:pPr>
        <w:ind w:left="5760" w:hanging="360"/>
      </w:pPr>
      <w:rPr>
        <w:rFonts w:ascii="Courier New" w:hAnsi="Courier New" w:cs="Courier New" w:hint="default"/>
      </w:rPr>
    </w:lvl>
    <w:lvl w:ilvl="8" w:tplc="52AE75C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1A0A79"/>
    <w:rsid w:val="001F4D42"/>
    <w:rsid w:val="002A2A03"/>
    <w:rsid w:val="002E47B6"/>
    <w:rsid w:val="004B7378"/>
    <w:rsid w:val="00582487"/>
    <w:rsid w:val="005C3539"/>
    <w:rsid w:val="005D5253"/>
    <w:rsid w:val="005F5B64"/>
    <w:rsid w:val="00915724"/>
    <w:rsid w:val="00937386"/>
    <w:rsid w:val="00BF7A41"/>
    <w:rsid w:val="00C67138"/>
    <w:rsid w:val="00CF29F0"/>
    <w:rsid w:val="00D11708"/>
    <w:rsid w:val="00D536B5"/>
    <w:rsid w:val="00EB2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4FEAD37-C224-49BF-9BEC-D7646409F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D525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header" Target="header1.xml"/><Relationship Id="rId2" Type="http://schemas.openxmlformats.org/officeDocument/2006/relationships/styles" Target="styles.xml"/><Relationship Id="rId16" Type="http://schemas.microsoft.com/office/2007/relationships/diagramDrawing" Target="diagrams/drawing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A0206C-35F3-4D6D-A2A3-0569DC838301}" type="doc">
      <dgm:prSet loTypeId="urn:microsoft.com/office/officeart/2005/8/layout/matrix1#1" loCatId="matrix" qsTypeId="urn:microsoft.com/office/officeart/2005/8/quickstyle/simple1" qsCatId="simple" csTypeId="urn:microsoft.com/office/officeart/2005/8/colors/accent1_2" csCatId="accent1" phldr="1"/>
      <dgm:spPr/>
      <dgm:t>
        <a:bodyPr/>
        <a:lstStyle/>
        <a:p>
          <a:endParaRPr lang="en-US"/>
        </a:p>
      </dgm:t>
    </dgm:pt>
    <dgm:pt modelId="{DFFC0D88-7B7C-4830-B861-095DA48E7FC7}">
      <dgm:prSet phldrT="[Text]"/>
      <dgm:spPr>
        <a:xfrm>
          <a:off x="873442" y="850106"/>
          <a:ext cx="748665" cy="566737"/>
        </a:xfrm>
        <a:solidFill>
          <a:srgbClr val="4F81BD">
            <a:tint val="60000"/>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Text" lastClr="000000">
                  <a:hueOff val="0"/>
                  <a:satOff val="0"/>
                  <a:lumOff val="0"/>
                  <a:alphaOff val="0"/>
                </a:sysClr>
              </a:solidFill>
              <a:latin typeface="Calibri"/>
              <a:ea typeface="+mn-ea"/>
              <a:cs typeface="+mn-cs"/>
            </a:rPr>
            <a:t>Data</a:t>
          </a:r>
        </a:p>
      </dgm:t>
    </dgm:pt>
    <dgm:pt modelId="{3398B787-3EE8-42AB-9BF7-14D9C96F6340}" type="parTrans" cxnId="{715431BE-F5B4-41F8-985C-9DC08B2134C1}">
      <dgm:prSet/>
      <dgm:spPr/>
      <dgm:t>
        <a:bodyPr/>
        <a:lstStyle/>
        <a:p>
          <a:endParaRPr lang="en-US"/>
        </a:p>
      </dgm:t>
    </dgm:pt>
    <dgm:pt modelId="{452B2891-F3DC-486F-99DB-B7AE8A81C568}" type="sibTrans" cxnId="{715431BE-F5B4-41F8-985C-9DC08B2134C1}">
      <dgm:prSet/>
      <dgm:spPr/>
      <dgm:t>
        <a:bodyPr/>
        <a:lstStyle/>
        <a:p>
          <a:endParaRPr lang="en-US"/>
        </a:p>
      </dgm:t>
    </dgm:pt>
    <dgm:pt modelId="{1C1D1CD6-F6AE-4B6F-93A5-B9D3515E7475}">
      <dgm:prSet phldrT="[Text]"/>
      <dgm:spPr>
        <a:xfrm rot="16200000">
          <a:off x="57150" y="-57150"/>
          <a:ext cx="1133475" cy="1247775"/>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Raw Material</a:t>
          </a:r>
        </a:p>
      </dgm:t>
    </dgm:pt>
    <dgm:pt modelId="{F52EFDB9-6188-44A3-91C3-1DE31503D173}" type="parTrans" cxnId="{FCB5F09F-B6F0-497A-83E0-2EB5E1951823}">
      <dgm:prSet/>
      <dgm:spPr/>
      <dgm:t>
        <a:bodyPr/>
        <a:lstStyle/>
        <a:p>
          <a:endParaRPr lang="en-US"/>
        </a:p>
      </dgm:t>
    </dgm:pt>
    <dgm:pt modelId="{7405C35B-912B-4AD5-A129-A3A6F484E12D}" type="sibTrans" cxnId="{FCB5F09F-B6F0-497A-83E0-2EB5E1951823}">
      <dgm:prSet/>
      <dgm:spPr/>
      <dgm:t>
        <a:bodyPr/>
        <a:lstStyle/>
        <a:p>
          <a:endParaRPr lang="en-US"/>
        </a:p>
      </dgm:t>
    </dgm:pt>
    <dgm:pt modelId="{09A13F32-884D-4E18-8A4A-82052A16CA7E}">
      <dgm:prSet phldrT="[Text]"/>
      <dgm:spPr>
        <a:xfrm>
          <a:off x="1247775" y="0"/>
          <a:ext cx="1247775" cy="1133475"/>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Input language</a:t>
          </a:r>
        </a:p>
      </dgm:t>
    </dgm:pt>
    <dgm:pt modelId="{D548F08B-9D56-4976-9100-EE47FB349BA7}" type="parTrans" cxnId="{9DDEBF56-0397-4B7C-A7C1-6E9982D6036A}">
      <dgm:prSet/>
      <dgm:spPr/>
      <dgm:t>
        <a:bodyPr/>
        <a:lstStyle/>
        <a:p>
          <a:endParaRPr lang="en-US"/>
        </a:p>
      </dgm:t>
    </dgm:pt>
    <dgm:pt modelId="{3017AA0D-170C-4737-B184-F0787E5B731F}" type="sibTrans" cxnId="{9DDEBF56-0397-4B7C-A7C1-6E9982D6036A}">
      <dgm:prSet/>
      <dgm:spPr/>
      <dgm:t>
        <a:bodyPr/>
        <a:lstStyle/>
        <a:p>
          <a:endParaRPr lang="en-US"/>
        </a:p>
      </dgm:t>
    </dgm:pt>
    <dgm:pt modelId="{D3F5C8E9-71E9-4C41-9431-780DFAB478E6}">
      <dgm:prSet phldrT="[Text]"/>
      <dgm:spPr>
        <a:xfrm rot="10800000">
          <a:off x="0" y="1133475"/>
          <a:ext cx="1247775" cy="1133475"/>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does not depend on information</a:t>
          </a:r>
        </a:p>
      </dgm:t>
    </dgm:pt>
    <dgm:pt modelId="{6106032B-BDC9-4A96-BAB2-07DFD51CCA0A}" type="parTrans" cxnId="{E4A64E3E-11D0-4A57-8A3B-28941707C985}">
      <dgm:prSet/>
      <dgm:spPr/>
      <dgm:t>
        <a:bodyPr/>
        <a:lstStyle/>
        <a:p>
          <a:endParaRPr lang="en-US"/>
        </a:p>
      </dgm:t>
    </dgm:pt>
    <dgm:pt modelId="{BFF75B67-9588-47A7-B041-CDB7787567F2}" type="sibTrans" cxnId="{E4A64E3E-11D0-4A57-8A3B-28941707C985}">
      <dgm:prSet/>
      <dgm:spPr/>
      <dgm:t>
        <a:bodyPr/>
        <a:lstStyle/>
        <a:p>
          <a:endParaRPr lang="en-US"/>
        </a:p>
      </dgm:t>
    </dgm:pt>
    <dgm:pt modelId="{98958E2B-C8BF-41AB-9DA0-9940FA5962E0}">
      <dgm:prSet phldrT="[Text]"/>
      <dgm:spPr>
        <a:xfrm rot="5400000">
          <a:off x="1304925" y="1076324"/>
          <a:ext cx="1133475" cy="1247775"/>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not specific</a:t>
          </a:r>
        </a:p>
      </dgm:t>
    </dgm:pt>
    <dgm:pt modelId="{2A60DCE2-53C1-4C6F-A361-B5C008251CC8}" type="parTrans" cxnId="{3DE1EDA6-5035-4131-885E-E0DA6E8E3EA4}">
      <dgm:prSet/>
      <dgm:spPr/>
      <dgm:t>
        <a:bodyPr/>
        <a:lstStyle/>
        <a:p>
          <a:endParaRPr lang="en-US"/>
        </a:p>
      </dgm:t>
    </dgm:pt>
    <dgm:pt modelId="{1C2FE3F4-60C5-4F45-9D39-92D0B23E0853}" type="sibTrans" cxnId="{3DE1EDA6-5035-4131-885E-E0DA6E8E3EA4}">
      <dgm:prSet/>
      <dgm:spPr/>
      <dgm:t>
        <a:bodyPr/>
        <a:lstStyle/>
        <a:p>
          <a:endParaRPr lang="en-US"/>
        </a:p>
      </dgm:t>
    </dgm:pt>
    <dgm:pt modelId="{DA4E9124-2C99-4DE2-ACBD-97E9300BAFD5}" type="pres">
      <dgm:prSet presAssocID="{1AA0206C-35F3-4D6D-A2A3-0569DC838301}" presName="diagram" presStyleCnt="0">
        <dgm:presLayoutVars>
          <dgm:chMax val="1"/>
          <dgm:dir/>
          <dgm:animLvl val="ctr"/>
          <dgm:resizeHandles val="exact"/>
        </dgm:presLayoutVars>
      </dgm:prSet>
      <dgm:spPr/>
      <dgm:t>
        <a:bodyPr/>
        <a:lstStyle/>
        <a:p>
          <a:endParaRPr lang="en-US"/>
        </a:p>
      </dgm:t>
    </dgm:pt>
    <dgm:pt modelId="{14503CF9-EBC4-44B4-92FB-D0BCDE936F11}" type="pres">
      <dgm:prSet presAssocID="{1AA0206C-35F3-4D6D-A2A3-0569DC838301}" presName="matrix" presStyleCnt="0"/>
      <dgm:spPr/>
    </dgm:pt>
    <dgm:pt modelId="{D24045C2-F1A0-4F0B-BCBC-47E5D76C9103}" type="pres">
      <dgm:prSet presAssocID="{1AA0206C-35F3-4D6D-A2A3-0569DC838301}" presName="tile1" presStyleLbl="node1" presStyleIdx="0" presStyleCnt="4"/>
      <dgm:spPr>
        <a:prstGeom prst="round1Rect">
          <a:avLst/>
        </a:prstGeom>
      </dgm:spPr>
      <dgm:t>
        <a:bodyPr/>
        <a:lstStyle/>
        <a:p>
          <a:endParaRPr lang="en-US"/>
        </a:p>
      </dgm:t>
    </dgm:pt>
    <dgm:pt modelId="{B9F8A223-B933-4969-AC7F-4AAF18D74CC4}" type="pres">
      <dgm:prSet presAssocID="{1AA0206C-35F3-4D6D-A2A3-0569DC838301}" presName="tile1text" presStyleLbl="node1" presStyleIdx="0" presStyleCnt="4">
        <dgm:presLayoutVars>
          <dgm:chMax val="0"/>
          <dgm:chPref val="0"/>
          <dgm:bulletEnabled val="1"/>
        </dgm:presLayoutVars>
      </dgm:prSet>
      <dgm:spPr/>
      <dgm:t>
        <a:bodyPr/>
        <a:lstStyle/>
        <a:p>
          <a:endParaRPr lang="en-US"/>
        </a:p>
      </dgm:t>
    </dgm:pt>
    <dgm:pt modelId="{19181A26-2386-4D7C-9EB2-C0773BA68EDE}" type="pres">
      <dgm:prSet presAssocID="{1AA0206C-35F3-4D6D-A2A3-0569DC838301}" presName="tile2" presStyleLbl="node1" presStyleIdx="1" presStyleCnt="4"/>
      <dgm:spPr>
        <a:prstGeom prst="round1Rect">
          <a:avLst/>
        </a:prstGeom>
      </dgm:spPr>
      <dgm:t>
        <a:bodyPr/>
        <a:lstStyle/>
        <a:p>
          <a:endParaRPr lang="en-US"/>
        </a:p>
      </dgm:t>
    </dgm:pt>
    <dgm:pt modelId="{F58872AB-9B88-4D3F-8766-B37114BAC45D}" type="pres">
      <dgm:prSet presAssocID="{1AA0206C-35F3-4D6D-A2A3-0569DC838301}" presName="tile2text" presStyleLbl="node1" presStyleIdx="1" presStyleCnt="4">
        <dgm:presLayoutVars>
          <dgm:chMax val="0"/>
          <dgm:chPref val="0"/>
          <dgm:bulletEnabled val="1"/>
        </dgm:presLayoutVars>
      </dgm:prSet>
      <dgm:spPr/>
      <dgm:t>
        <a:bodyPr/>
        <a:lstStyle/>
        <a:p>
          <a:endParaRPr lang="en-US"/>
        </a:p>
      </dgm:t>
    </dgm:pt>
    <dgm:pt modelId="{65552EE7-239A-4910-8AF9-25F4D675DBF8}" type="pres">
      <dgm:prSet presAssocID="{1AA0206C-35F3-4D6D-A2A3-0569DC838301}" presName="tile3" presStyleLbl="node1" presStyleIdx="2" presStyleCnt="4"/>
      <dgm:spPr>
        <a:prstGeom prst="round1Rect">
          <a:avLst/>
        </a:prstGeom>
      </dgm:spPr>
      <dgm:t>
        <a:bodyPr/>
        <a:lstStyle/>
        <a:p>
          <a:endParaRPr lang="en-US"/>
        </a:p>
      </dgm:t>
    </dgm:pt>
    <dgm:pt modelId="{543929A0-FE02-4B13-A23E-5AA0C3396435}" type="pres">
      <dgm:prSet presAssocID="{1AA0206C-35F3-4D6D-A2A3-0569DC838301}" presName="tile3text" presStyleLbl="node1" presStyleIdx="2" presStyleCnt="4">
        <dgm:presLayoutVars>
          <dgm:chMax val="0"/>
          <dgm:chPref val="0"/>
          <dgm:bulletEnabled val="1"/>
        </dgm:presLayoutVars>
      </dgm:prSet>
      <dgm:spPr/>
      <dgm:t>
        <a:bodyPr/>
        <a:lstStyle/>
        <a:p>
          <a:endParaRPr lang="en-US"/>
        </a:p>
      </dgm:t>
    </dgm:pt>
    <dgm:pt modelId="{085BF418-E98F-4828-88AE-86CC4023AB43}" type="pres">
      <dgm:prSet presAssocID="{1AA0206C-35F3-4D6D-A2A3-0569DC838301}" presName="tile4" presStyleLbl="node1" presStyleIdx="3" presStyleCnt="4"/>
      <dgm:spPr>
        <a:prstGeom prst="round1Rect">
          <a:avLst/>
        </a:prstGeom>
      </dgm:spPr>
      <dgm:t>
        <a:bodyPr/>
        <a:lstStyle/>
        <a:p>
          <a:endParaRPr lang="en-US"/>
        </a:p>
      </dgm:t>
    </dgm:pt>
    <dgm:pt modelId="{7DF17C65-C191-41B9-9A0E-B3F92D937AB0}" type="pres">
      <dgm:prSet presAssocID="{1AA0206C-35F3-4D6D-A2A3-0569DC838301}" presName="tile4text" presStyleLbl="node1" presStyleIdx="3" presStyleCnt="4">
        <dgm:presLayoutVars>
          <dgm:chMax val="0"/>
          <dgm:chPref val="0"/>
          <dgm:bulletEnabled val="1"/>
        </dgm:presLayoutVars>
      </dgm:prSet>
      <dgm:spPr/>
      <dgm:t>
        <a:bodyPr/>
        <a:lstStyle/>
        <a:p>
          <a:endParaRPr lang="en-US"/>
        </a:p>
      </dgm:t>
    </dgm:pt>
    <dgm:pt modelId="{FAA79789-0FC0-4362-8802-F65DEBC691FA}" type="pres">
      <dgm:prSet presAssocID="{1AA0206C-35F3-4D6D-A2A3-0569DC838301}" presName="centerTile" presStyleLbl="fgShp" presStyleIdx="0" presStyleCnt="1">
        <dgm:presLayoutVars>
          <dgm:chMax val="0"/>
          <dgm:chPref val="0"/>
        </dgm:presLayoutVars>
      </dgm:prSet>
      <dgm:spPr>
        <a:prstGeom prst="roundRect">
          <a:avLst/>
        </a:prstGeom>
      </dgm:spPr>
      <dgm:t>
        <a:bodyPr/>
        <a:lstStyle/>
        <a:p>
          <a:endParaRPr lang="en-US"/>
        </a:p>
      </dgm:t>
    </dgm:pt>
  </dgm:ptLst>
  <dgm:cxnLst>
    <dgm:cxn modelId="{DFA8D2DF-0D7F-47D1-81D2-FACE9913CA94}" type="presOf" srcId="{1C1D1CD6-F6AE-4B6F-93A5-B9D3515E7475}" destId="{B9F8A223-B933-4969-AC7F-4AAF18D74CC4}" srcOrd="1" destOrd="0" presId="urn:microsoft.com/office/officeart/2005/8/layout/matrix1#1"/>
    <dgm:cxn modelId="{483F4B62-C16C-4B81-84F6-92002A79D7EF}" type="presOf" srcId="{09A13F32-884D-4E18-8A4A-82052A16CA7E}" destId="{F58872AB-9B88-4D3F-8766-B37114BAC45D}" srcOrd="1" destOrd="0" presId="urn:microsoft.com/office/officeart/2005/8/layout/matrix1#1"/>
    <dgm:cxn modelId="{BC332B4F-FF00-456D-A3FA-4C7CD3DF4F59}" type="presOf" srcId="{D3F5C8E9-71E9-4C41-9431-780DFAB478E6}" destId="{65552EE7-239A-4910-8AF9-25F4D675DBF8}" srcOrd="0" destOrd="0" presId="urn:microsoft.com/office/officeart/2005/8/layout/matrix1#1"/>
    <dgm:cxn modelId="{55BDDDD9-E7EA-438F-AF53-6FA5ED50DB90}" type="presOf" srcId="{DFFC0D88-7B7C-4830-B861-095DA48E7FC7}" destId="{FAA79789-0FC0-4362-8802-F65DEBC691FA}" srcOrd="0" destOrd="0" presId="urn:microsoft.com/office/officeart/2005/8/layout/matrix1#1"/>
    <dgm:cxn modelId="{715431BE-F5B4-41F8-985C-9DC08B2134C1}" srcId="{1AA0206C-35F3-4D6D-A2A3-0569DC838301}" destId="{DFFC0D88-7B7C-4830-B861-095DA48E7FC7}" srcOrd="0" destOrd="0" parTransId="{3398B787-3EE8-42AB-9BF7-14D9C96F6340}" sibTransId="{452B2891-F3DC-486F-99DB-B7AE8A81C568}"/>
    <dgm:cxn modelId="{23121D74-553F-46DC-B409-9FD4A74FFA2E}" type="presOf" srcId="{98958E2B-C8BF-41AB-9DA0-9940FA5962E0}" destId="{085BF418-E98F-4828-88AE-86CC4023AB43}" srcOrd="0" destOrd="0" presId="urn:microsoft.com/office/officeart/2005/8/layout/matrix1#1"/>
    <dgm:cxn modelId="{DF18F808-E3B1-4971-89E6-F0D316A279B9}" type="presOf" srcId="{98958E2B-C8BF-41AB-9DA0-9940FA5962E0}" destId="{7DF17C65-C191-41B9-9A0E-B3F92D937AB0}" srcOrd="1" destOrd="0" presId="urn:microsoft.com/office/officeart/2005/8/layout/matrix1#1"/>
    <dgm:cxn modelId="{388FFD70-EE30-4AF6-B7B6-A4ED20A148D1}" type="presOf" srcId="{D3F5C8E9-71E9-4C41-9431-780DFAB478E6}" destId="{543929A0-FE02-4B13-A23E-5AA0C3396435}" srcOrd="1" destOrd="0" presId="urn:microsoft.com/office/officeart/2005/8/layout/matrix1#1"/>
    <dgm:cxn modelId="{70766E10-B307-4D7F-B697-068E194A07EA}" type="presOf" srcId="{09A13F32-884D-4E18-8A4A-82052A16CA7E}" destId="{19181A26-2386-4D7C-9EB2-C0773BA68EDE}" srcOrd="0" destOrd="0" presId="urn:microsoft.com/office/officeart/2005/8/layout/matrix1#1"/>
    <dgm:cxn modelId="{C82BB970-5E9A-48B2-9D75-910637436A8B}" type="presOf" srcId="{1AA0206C-35F3-4D6D-A2A3-0569DC838301}" destId="{DA4E9124-2C99-4DE2-ACBD-97E9300BAFD5}" srcOrd="0" destOrd="0" presId="urn:microsoft.com/office/officeart/2005/8/layout/matrix1#1"/>
    <dgm:cxn modelId="{E4A64E3E-11D0-4A57-8A3B-28941707C985}" srcId="{DFFC0D88-7B7C-4830-B861-095DA48E7FC7}" destId="{D3F5C8E9-71E9-4C41-9431-780DFAB478E6}" srcOrd="2" destOrd="0" parTransId="{6106032B-BDC9-4A96-BAB2-07DFD51CCA0A}" sibTransId="{BFF75B67-9588-47A7-B041-CDB7787567F2}"/>
    <dgm:cxn modelId="{FCB5F09F-B6F0-497A-83E0-2EB5E1951823}" srcId="{DFFC0D88-7B7C-4830-B861-095DA48E7FC7}" destId="{1C1D1CD6-F6AE-4B6F-93A5-B9D3515E7475}" srcOrd="0" destOrd="0" parTransId="{F52EFDB9-6188-44A3-91C3-1DE31503D173}" sibTransId="{7405C35B-912B-4AD5-A129-A3A6F484E12D}"/>
    <dgm:cxn modelId="{3DE1EDA6-5035-4131-885E-E0DA6E8E3EA4}" srcId="{DFFC0D88-7B7C-4830-B861-095DA48E7FC7}" destId="{98958E2B-C8BF-41AB-9DA0-9940FA5962E0}" srcOrd="3" destOrd="0" parTransId="{2A60DCE2-53C1-4C6F-A361-B5C008251CC8}" sibTransId="{1C2FE3F4-60C5-4F45-9D39-92D0B23E0853}"/>
    <dgm:cxn modelId="{C2610358-F853-4DB3-A0C0-156AC848082B}" type="presOf" srcId="{1C1D1CD6-F6AE-4B6F-93A5-B9D3515E7475}" destId="{D24045C2-F1A0-4F0B-BCBC-47E5D76C9103}" srcOrd="0" destOrd="0" presId="urn:microsoft.com/office/officeart/2005/8/layout/matrix1#1"/>
    <dgm:cxn modelId="{9DDEBF56-0397-4B7C-A7C1-6E9982D6036A}" srcId="{DFFC0D88-7B7C-4830-B861-095DA48E7FC7}" destId="{09A13F32-884D-4E18-8A4A-82052A16CA7E}" srcOrd="1" destOrd="0" parTransId="{D548F08B-9D56-4976-9100-EE47FB349BA7}" sibTransId="{3017AA0D-170C-4737-B184-F0787E5B731F}"/>
    <dgm:cxn modelId="{91B8E510-6BA5-4452-A1A9-4EA04D0290D4}" type="presParOf" srcId="{DA4E9124-2C99-4DE2-ACBD-97E9300BAFD5}" destId="{14503CF9-EBC4-44B4-92FB-D0BCDE936F11}" srcOrd="0" destOrd="0" presId="urn:microsoft.com/office/officeart/2005/8/layout/matrix1#1"/>
    <dgm:cxn modelId="{97635BE1-91E1-4B0E-8BA1-D81536B93FEF}" type="presParOf" srcId="{14503CF9-EBC4-44B4-92FB-D0BCDE936F11}" destId="{D24045C2-F1A0-4F0B-BCBC-47E5D76C9103}" srcOrd="0" destOrd="0" presId="urn:microsoft.com/office/officeart/2005/8/layout/matrix1#1"/>
    <dgm:cxn modelId="{BAF71E46-FE82-4C06-8061-5DD2E80F6FB9}" type="presParOf" srcId="{14503CF9-EBC4-44B4-92FB-D0BCDE936F11}" destId="{B9F8A223-B933-4969-AC7F-4AAF18D74CC4}" srcOrd="1" destOrd="0" presId="urn:microsoft.com/office/officeart/2005/8/layout/matrix1#1"/>
    <dgm:cxn modelId="{D173CF7D-03D0-4BE3-B0A3-2B6007FD93AA}" type="presParOf" srcId="{14503CF9-EBC4-44B4-92FB-D0BCDE936F11}" destId="{19181A26-2386-4D7C-9EB2-C0773BA68EDE}" srcOrd="2" destOrd="0" presId="urn:microsoft.com/office/officeart/2005/8/layout/matrix1#1"/>
    <dgm:cxn modelId="{A2DB81EC-9917-425F-8AF7-759DC778ABA5}" type="presParOf" srcId="{14503CF9-EBC4-44B4-92FB-D0BCDE936F11}" destId="{F58872AB-9B88-4D3F-8766-B37114BAC45D}" srcOrd="3" destOrd="0" presId="urn:microsoft.com/office/officeart/2005/8/layout/matrix1#1"/>
    <dgm:cxn modelId="{512FBF25-CCB7-4657-AE7F-2CBDDB35335D}" type="presParOf" srcId="{14503CF9-EBC4-44B4-92FB-D0BCDE936F11}" destId="{65552EE7-239A-4910-8AF9-25F4D675DBF8}" srcOrd="4" destOrd="0" presId="urn:microsoft.com/office/officeart/2005/8/layout/matrix1#1"/>
    <dgm:cxn modelId="{C989F54B-C986-4930-8678-53F99CFB8DBC}" type="presParOf" srcId="{14503CF9-EBC4-44B4-92FB-D0BCDE936F11}" destId="{543929A0-FE02-4B13-A23E-5AA0C3396435}" srcOrd="5" destOrd="0" presId="urn:microsoft.com/office/officeart/2005/8/layout/matrix1#1"/>
    <dgm:cxn modelId="{D1095C3C-819B-407E-A37E-43504ECD56BF}" type="presParOf" srcId="{14503CF9-EBC4-44B4-92FB-D0BCDE936F11}" destId="{085BF418-E98F-4828-88AE-86CC4023AB43}" srcOrd="6" destOrd="0" presId="urn:microsoft.com/office/officeart/2005/8/layout/matrix1#1"/>
    <dgm:cxn modelId="{94BD0EF0-BC32-4839-BF78-082E6A767A8A}" type="presParOf" srcId="{14503CF9-EBC4-44B4-92FB-D0BCDE936F11}" destId="{7DF17C65-C191-41B9-9A0E-B3F92D937AB0}" srcOrd="7" destOrd="0" presId="urn:microsoft.com/office/officeart/2005/8/layout/matrix1#1"/>
    <dgm:cxn modelId="{CD896BEA-406A-48FB-B54B-E74614989E72}" type="presParOf" srcId="{DA4E9124-2C99-4DE2-ACBD-97E9300BAFD5}" destId="{FAA79789-0FC0-4362-8802-F65DEBC691FA}" srcOrd="1" destOrd="0" presId="urn:microsoft.com/office/officeart/2005/8/layout/matrix1#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173F03D-8E6A-4A74-8EE9-29198CE95EC4}" type="doc">
      <dgm:prSet loTypeId="urn:microsoft.com/office/officeart/2005/8/layout/matrix1#2" loCatId="matrix" qsTypeId="urn:microsoft.com/office/officeart/2005/8/quickstyle/simple1" qsCatId="simple" csTypeId="urn:microsoft.com/office/officeart/2005/8/colors/accent1_2" csCatId="accent1" phldr="1"/>
      <dgm:spPr/>
      <dgm:t>
        <a:bodyPr/>
        <a:lstStyle/>
        <a:p>
          <a:endParaRPr lang="en-US"/>
        </a:p>
      </dgm:t>
    </dgm:pt>
    <dgm:pt modelId="{83BD1A01-E22D-47A2-8E12-53F7431CD5B6}">
      <dgm:prSet phldrT="[Text]"/>
      <dgm:spPr>
        <a:xfrm>
          <a:off x="1000125" y="867965"/>
          <a:ext cx="857250" cy="578643"/>
        </a:xfrm>
        <a:solidFill>
          <a:srgbClr val="4F81BD">
            <a:tint val="60000"/>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Text" lastClr="000000">
                  <a:hueOff val="0"/>
                  <a:satOff val="0"/>
                  <a:lumOff val="0"/>
                  <a:alphaOff val="0"/>
                </a:sysClr>
              </a:solidFill>
              <a:latin typeface="Calibri"/>
              <a:ea typeface="+mn-ea"/>
              <a:cs typeface="+mn-cs"/>
            </a:rPr>
            <a:t>Information</a:t>
          </a:r>
        </a:p>
      </dgm:t>
    </dgm:pt>
    <dgm:pt modelId="{9DE3E40C-03CA-4F2A-B602-EBEBF65EF3AE}" type="parTrans" cxnId="{E72E2EBA-92B9-4D07-A288-A9238297C50F}">
      <dgm:prSet/>
      <dgm:spPr/>
      <dgm:t>
        <a:bodyPr/>
        <a:lstStyle/>
        <a:p>
          <a:endParaRPr lang="en-US"/>
        </a:p>
      </dgm:t>
    </dgm:pt>
    <dgm:pt modelId="{5242A210-53AA-4DB2-B9EC-F3004C9A4E5A}" type="sibTrans" cxnId="{E72E2EBA-92B9-4D07-A288-A9238297C50F}">
      <dgm:prSet/>
      <dgm:spPr/>
      <dgm:t>
        <a:bodyPr/>
        <a:lstStyle/>
        <a:p>
          <a:endParaRPr lang="en-US"/>
        </a:p>
      </dgm:t>
    </dgm:pt>
    <dgm:pt modelId="{FE1259D4-03DE-4BF9-9134-75F0CDA76935}">
      <dgm:prSet phldrT="[Text]"/>
      <dgm:spPr>
        <a:xfrm rot="16200000">
          <a:off x="135731" y="-135731"/>
          <a:ext cx="1157287" cy="1428750"/>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processed data</a:t>
          </a:r>
        </a:p>
      </dgm:t>
    </dgm:pt>
    <dgm:pt modelId="{CB2F6066-A1EF-4351-A4EE-7F78E75AD34F}" type="parTrans" cxnId="{5EF6AF8A-49FD-4C04-A83D-83102B212DAA}">
      <dgm:prSet/>
      <dgm:spPr/>
      <dgm:t>
        <a:bodyPr/>
        <a:lstStyle/>
        <a:p>
          <a:endParaRPr lang="en-US"/>
        </a:p>
      </dgm:t>
    </dgm:pt>
    <dgm:pt modelId="{7E8A81A4-04E9-4937-AC8E-74CB45843075}" type="sibTrans" cxnId="{5EF6AF8A-49FD-4C04-A83D-83102B212DAA}">
      <dgm:prSet/>
      <dgm:spPr/>
      <dgm:t>
        <a:bodyPr/>
        <a:lstStyle/>
        <a:p>
          <a:endParaRPr lang="en-US"/>
        </a:p>
      </dgm:t>
    </dgm:pt>
    <dgm:pt modelId="{E70E0CDE-3B0D-4C3B-8F9E-57A3A68D4175}">
      <dgm:prSet phldrT="[Text]"/>
      <dgm:spPr>
        <a:xfrm>
          <a:off x="1428750" y="0"/>
          <a:ext cx="1428750" cy="1157287"/>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output language</a:t>
          </a:r>
        </a:p>
      </dgm:t>
    </dgm:pt>
    <dgm:pt modelId="{604F7E39-55AA-4612-81E8-E0A7E224C338}" type="parTrans" cxnId="{2042C194-B603-479F-AF5F-90833C84CEDD}">
      <dgm:prSet/>
      <dgm:spPr/>
      <dgm:t>
        <a:bodyPr/>
        <a:lstStyle/>
        <a:p>
          <a:endParaRPr lang="en-US"/>
        </a:p>
      </dgm:t>
    </dgm:pt>
    <dgm:pt modelId="{E5A76807-417F-40DC-BACE-AA80F313EAC3}" type="sibTrans" cxnId="{2042C194-B603-479F-AF5F-90833C84CEDD}">
      <dgm:prSet/>
      <dgm:spPr/>
      <dgm:t>
        <a:bodyPr/>
        <a:lstStyle/>
        <a:p>
          <a:endParaRPr lang="en-US"/>
        </a:p>
      </dgm:t>
    </dgm:pt>
    <dgm:pt modelId="{5546404E-2D4D-4354-A996-AF46F2236D00}">
      <dgm:prSet phldrT="[Text]"/>
      <dgm:spPr>
        <a:xfrm rot="10800000">
          <a:off x="0" y="1157287"/>
          <a:ext cx="1428750" cy="1157287"/>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depend on data</a:t>
          </a:r>
        </a:p>
      </dgm:t>
    </dgm:pt>
    <dgm:pt modelId="{5E1C8EB1-9E57-4653-9D69-9E8A7E5362DA}" type="parTrans" cxnId="{BC5E228F-B702-41BA-AE49-769C7F8B95E0}">
      <dgm:prSet/>
      <dgm:spPr/>
      <dgm:t>
        <a:bodyPr/>
        <a:lstStyle/>
        <a:p>
          <a:endParaRPr lang="en-US"/>
        </a:p>
      </dgm:t>
    </dgm:pt>
    <dgm:pt modelId="{13DDB128-83A2-451D-8B1F-F8488E4557C4}" type="sibTrans" cxnId="{BC5E228F-B702-41BA-AE49-769C7F8B95E0}">
      <dgm:prSet/>
      <dgm:spPr/>
      <dgm:t>
        <a:bodyPr/>
        <a:lstStyle/>
        <a:p>
          <a:endParaRPr lang="en-US"/>
        </a:p>
      </dgm:t>
    </dgm:pt>
    <dgm:pt modelId="{BE0014A7-16FA-4E27-A8FC-C88FB8834841}">
      <dgm:prSet phldrT="[Text]"/>
      <dgm:spPr>
        <a:xfrm rot="5400000">
          <a:off x="1564481" y="1021556"/>
          <a:ext cx="1157287" cy="1428750"/>
        </a:xfrm>
        <a:solidFill>
          <a:srgbClr val="4F81BD">
            <a:hueOff val="0"/>
            <a:satOff val="0"/>
            <a:lumOff val="0"/>
            <a:alphaOff val="0"/>
          </a:srgbClr>
        </a:solidFill>
        <a:ln w="25400">
          <a:solidFill>
            <a:sysClr val="window" lastClr="FFFFFF">
              <a:hueOff val="0"/>
              <a:satOff val="0"/>
              <a:lumOff val="0"/>
              <a:alphaOff val="0"/>
            </a:sysClr>
          </a:solidFill>
        </a:ln>
        <a:effectLst/>
      </dgm:spPr>
      <dgm:t>
        <a:bodyPr/>
        <a:lstStyle/>
        <a:p>
          <a:r>
            <a:rPr lang="en-US">
              <a:solidFill>
                <a:sysClr val="window" lastClr="FFFFFF"/>
              </a:solidFill>
              <a:latin typeface="Calibri"/>
              <a:ea typeface="+mn-ea"/>
              <a:cs typeface="+mn-cs"/>
            </a:rPr>
            <a:t>specific</a:t>
          </a:r>
        </a:p>
      </dgm:t>
    </dgm:pt>
    <dgm:pt modelId="{D6CA5305-FB6E-4737-92BB-1BB87EE6F7A3}" type="parTrans" cxnId="{BB78AB34-7E5E-49AC-A54E-5C8C24F88E4D}">
      <dgm:prSet/>
      <dgm:spPr/>
      <dgm:t>
        <a:bodyPr/>
        <a:lstStyle/>
        <a:p>
          <a:endParaRPr lang="en-US"/>
        </a:p>
      </dgm:t>
    </dgm:pt>
    <dgm:pt modelId="{DE2AC2C1-D169-437D-8C82-DC7D4D5A3D25}" type="sibTrans" cxnId="{BB78AB34-7E5E-49AC-A54E-5C8C24F88E4D}">
      <dgm:prSet/>
      <dgm:spPr/>
      <dgm:t>
        <a:bodyPr/>
        <a:lstStyle/>
        <a:p>
          <a:endParaRPr lang="en-US"/>
        </a:p>
      </dgm:t>
    </dgm:pt>
    <dgm:pt modelId="{A1E25085-32EA-46BE-BB8A-3CCAAC5A13BA}" type="pres">
      <dgm:prSet presAssocID="{F173F03D-8E6A-4A74-8EE9-29198CE95EC4}" presName="diagram" presStyleCnt="0">
        <dgm:presLayoutVars>
          <dgm:chMax val="1"/>
          <dgm:dir/>
          <dgm:animLvl val="ctr"/>
          <dgm:resizeHandles val="exact"/>
        </dgm:presLayoutVars>
      </dgm:prSet>
      <dgm:spPr/>
      <dgm:t>
        <a:bodyPr/>
        <a:lstStyle/>
        <a:p>
          <a:endParaRPr lang="en-US"/>
        </a:p>
      </dgm:t>
    </dgm:pt>
    <dgm:pt modelId="{3B6633CC-4A76-4263-90C2-92AA63A930E3}" type="pres">
      <dgm:prSet presAssocID="{F173F03D-8E6A-4A74-8EE9-29198CE95EC4}" presName="matrix" presStyleCnt="0"/>
      <dgm:spPr/>
    </dgm:pt>
    <dgm:pt modelId="{1828C5E9-2A88-491E-B453-8751323734AF}" type="pres">
      <dgm:prSet presAssocID="{F173F03D-8E6A-4A74-8EE9-29198CE95EC4}" presName="tile1" presStyleLbl="node1" presStyleIdx="0" presStyleCnt="4"/>
      <dgm:spPr>
        <a:prstGeom prst="round1Rect">
          <a:avLst/>
        </a:prstGeom>
      </dgm:spPr>
      <dgm:t>
        <a:bodyPr/>
        <a:lstStyle/>
        <a:p>
          <a:endParaRPr lang="en-US"/>
        </a:p>
      </dgm:t>
    </dgm:pt>
    <dgm:pt modelId="{7332EF2F-6669-43EB-BB83-BA2FDD48F7C0}" type="pres">
      <dgm:prSet presAssocID="{F173F03D-8E6A-4A74-8EE9-29198CE95EC4}" presName="tile1text" presStyleLbl="node1" presStyleIdx="0" presStyleCnt="4">
        <dgm:presLayoutVars>
          <dgm:chMax val="0"/>
          <dgm:chPref val="0"/>
          <dgm:bulletEnabled val="1"/>
        </dgm:presLayoutVars>
      </dgm:prSet>
      <dgm:spPr/>
      <dgm:t>
        <a:bodyPr/>
        <a:lstStyle/>
        <a:p>
          <a:endParaRPr lang="en-US"/>
        </a:p>
      </dgm:t>
    </dgm:pt>
    <dgm:pt modelId="{354E98C8-00F0-45E8-82B5-2A086A2E669E}" type="pres">
      <dgm:prSet presAssocID="{F173F03D-8E6A-4A74-8EE9-29198CE95EC4}" presName="tile2" presStyleLbl="node1" presStyleIdx="1" presStyleCnt="4"/>
      <dgm:spPr>
        <a:prstGeom prst="round1Rect">
          <a:avLst/>
        </a:prstGeom>
      </dgm:spPr>
      <dgm:t>
        <a:bodyPr/>
        <a:lstStyle/>
        <a:p>
          <a:endParaRPr lang="en-US"/>
        </a:p>
      </dgm:t>
    </dgm:pt>
    <dgm:pt modelId="{7DAD6885-D434-4B79-8CB0-531C562FD2AC}" type="pres">
      <dgm:prSet presAssocID="{F173F03D-8E6A-4A74-8EE9-29198CE95EC4}" presName="tile2text" presStyleLbl="node1" presStyleIdx="1" presStyleCnt="4">
        <dgm:presLayoutVars>
          <dgm:chMax val="0"/>
          <dgm:chPref val="0"/>
          <dgm:bulletEnabled val="1"/>
        </dgm:presLayoutVars>
      </dgm:prSet>
      <dgm:spPr/>
      <dgm:t>
        <a:bodyPr/>
        <a:lstStyle/>
        <a:p>
          <a:endParaRPr lang="en-US"/>
        </a:p>
      </dgm:t>
    </dgm:pt>
    <dgm:pt modelId="{965A1273-4D73-4B98-90D6-4BA5DCCEBB5E}" type="pres">
      <dgm:prSet presAssocID="{F173F03D-8E6A-4A74-8EE9-29198CE95EC4}" presName="tile3" presStyleLbl="node1" presStyleIdx="2" presStyleCnt="4"/>
      <dgm:spPr>
        <a:prstGeom prst="round1Rect">
          <a:avLst/>
        </a:prstGeom>
      </dgm:spPr>
      <dgm:t>
        <a:bodyPr/>
        <a:lstStyle/>
        <a:p>
          <a:endParaRPr lang="en-US"/>
        </a:p>
      </dgm:t>
    </dgm:pt>
    <dgm:pt modelId="{3E3D5464-7272-4D92-86C0-D831EDE79AB9}" type="pres">
      <dgm:prSet presAssocID="{F173F03D-8E6A-4A74-8EE9-29198CE95EC4}" presName="tile3text" presStyleLbl="node1" presStyleIdx="2" presStyleCnt="4">
        <dgm:presLayoutVars>
          <dgm:chMax val="0"/>
          <dgm:chPref val="0"/>
          <dgm:bulletEnabled val="1"/>
        </dgm:presLayoutVars>
      </dgm:prSet>
      <dgm:spPr/>
      <dgm:t>
        <a:bodyPr/>
        <a:lstStyle/>
        <a:p>
          <a:endParaRPr lang="en-US"/>
        </a:p>
      </dgm:t>
    </dgm:pt>
    <dgm:pt modelId="{912C2611-65E2-410C-B777-504501A385F7}" type="pres">
      <dgm:prSet presAssocID="{F173F03D-8E6A-4A74-8EE9-29198CE95EC4}" presName="tile4" presStyleLbl="node1" presStyleIdx="3" presStyleCnt="4"/>
      <dgm:spPr>
        <a:prstGeom prst="round1Rect">
          <a:avLst/>
        </a:prstGeom>
      </dgm:spPr>
      <dgm:t>
        <a:bodyPr/>
        <a:lstStyle/>
        <a:p>
          <a:endParaRPr lang="en-US"/>
        </a:p>
      </dgm:t>
    </dgm:pt>
    <dgm:pt modelId="{ADF73CBC-0589-4D23-A6E1-7923DA4897D2}" type="pres">
      <dgm:prSet presAssocID="{F173F03D-8E6A-4A74-8EE9-29198CE95EC4}" presName="tile4text" presStyleLbl="node1" presStyleIdx="3" presStyleCnt="4">
        <dgm:presLayoutVars>
          <dgm:chMax val="0"/>
          <dgm:chPref val="0"/>
          <dgm:bulletEnabled val="1"/>
        </dgm:presLayoutVars>
      </dgm:prSet>
      <dgm:spPr/>
      <dgm:t>
        <a:bodyPr/>
        <a:lstStyle/>
        <a:p>
          <a:endParaRPr lang="en-US"/>
        </a:p>
      </dgm:t>
    </dgm:pt>
    <dgm:pt modelId="{D710ADD3-EF6D-4405-886D-6928C56A6C45}" type="pres">
      <dgm:prSet presAssocID="{F173F03D-8E6A-4A74-8EE9-29198CE95EC4}" presName="centerTile" presStyleLbl="fgShp" presStyleIdx="0" presStyleCnt="1">
        <dgm:presLayoutVars>
          <dgm:chMax val="0"/>
          <dgm:chPref val="0"/>
        </dgm:presLayoutVars>
      </dgm:prSet>
      <dgm:spPr>
        <a:prstGeom prst="roundRect">
          <a:avLst/>
        </a:prstGeom>
      </dgm:spPr>
      <dgm:t>
        <a:bodyPr/>
        <a:lstStyle/>
        <a:p>
          <a:endParaRPr lang="en-US"/>
        </a:p>
      </dgm:t>
    </dgm:pt>
  </dgm:ptLst>
  <dgm:cxnLst>
    <dgm:cxn modelId="{0F2377B7-1A0B-416B-806C-AF85E0662911}" type="presOf" srcId="{FE1259D4-03DE-4BF9-9134-75F0CDA76935}" destId="{7332EF2F-6669-43EB-BB83-BA2FDD48F7C0}" srcOrd="1" destOrd="0" presId="urn:microsoft.com/office/officeart/2005/8/layout/matrix1#2"/>
    <dgm:cxn modelId="{A8F42B4C-790F-4695-A966-A9B615AFCCB4}" type="presOf" srcId="{5546404E-2D4D-4354-A996-AF46F2236D00}" destId="{3E3D5464-7272-4D92-86C0-D831EDE79AB9}" srcOrd="1" destOrd="0" presId="urn:microsoft.com/office/officeart/2005/8/layout/matrix1#2"/>
    <dgm:cxn modelId="{BF4EF95C-3128-4103-92CB-DA974597AA07}" type="presOf" srcId="{F173F03D-8E6A-4A74-8EE9-29198CE95EC4}" destId="{A1E25085-32EA-46BE-BB8A-3CCAAC5A13BA}" srcOrd="0" destOrd="0" presId="urn:microsoft.com/office/officeart/2005/8/layout/matrix1#2"/>
    <dgm:cxn modelId="{15C704FF-02DE-4A9C-A241-A30104CF63EA}" type="presOf" srcId="{E70E0CDE-3B0D-4C3B-8F9E-57A3A68D4175}" destId="{354E98C8-00F0-45E8-82B5-2A086A2E669E}" srcOrd="0" destOrd="0" presId="urn:microsoft.com/office/officeart/2005/8/layout/matrix1#2"/>
    <dgm:cxn modelId="{5EF6AF8A-49FD-4C04-A83D-83102B212DAA}" srcId="{83BD1A01-E22D-47A2-8E12-53F7431CD5B6}" destId="{FE1259D4-03DE-4BF9-9134-75F0CDA76935}" srcOrd="0" destOrd="0" parTransId="{CB2F6066-A1EF-4351-A4EE-7F78E75AD34F}" sibTransId="{7E8A81A4-04E9-4937-AC8E-74CB45843075}"/>
    <dgm:cxn modelId="{E72E2EBA-92B9-4D07-A288-A9238297C50F}" srcId="{F173F03D-8E6A-4A74-8EE9-29198CE95EC4}" destId="{83BD1A01-E22D-47A2-8E12-53F7431CD5B6}" srcOrd="0" destOrd="0" parTransId="{9DE3E40C-03CA-4F2A-B602-EBEBF65EF3AE}" sibTransId="{5242A210-53AA-4DB2-B9EC-F3004C9A4E5A}"/>
    <dgm:cxn modelId="{C1D4D570-800F-4209-8DA7-54EFC7464545}" type="presOf" srcId="{E70E0CDE-3B0D-4C3B-8F9E-57A3A68D4175}" destId="{7DAD6885-D434-4B79-8CB0-531C562FD2AC}" srcOrd="1" destOrd="0" presId="urn:microsoft.com/office/officeart/2005/8/layout/matrix1#2"/>
    <dgm:cxn modelId="{BC5E228F-B702-41BA-AE49-769C7F8B95E0}" srcId="{83BD1A01-E22D-47A2-8E12-53F7431CD5B6}" destId="{5546404E-2D4D-4354-A996-AF46F2236D00}" srcOrd="2" destOrd="0" parTransId="{5E1C8EB1-9E57-4653-9D69-9E8A7E5362DA}" sibTransId="{13DDB128-83A2-451D-8B1F-F8488E4557C4}"/>
    <dgm:cxn modelId="{BB78AB34-7E5E-49AC-A54E-5C8C24F88E4D}" srcId="{83BD1A01-E22D-47A2-8E12-53F7431CD5B6}" destId="{BE0014A7-16FA-4E27-A8FC-C88FB8834841}" srcOrd="3" destOrd="0" parTransId="{D6CA5305-FB6E-4737-92BB-1BB87EE6F7A3}" sibTransId="{DE2AC2C1-D169-437D-8C82-DC7D4D5A3D25}"/>
    <dgm:cxn modelId="{0AE329E3-F7A3-41C9-8551-6DF1C4FE6F96}" type="presOf" srcId="{BE0014A7-16FA-4E27-A8FC-C88FB8834841}" destId="{ADF73CBC-0589-4D23-A6E1-7923DA4897D2}" srcOrd="1" destOrd="0" presId="urn:microsoft.com/office/officeart/2005/8/layout/matrix1#2"/>
    <dgm:cxn modelId="{E1F6A15A-B18D-4DF4-A1B2-062473F1D145}" type="presOf" srcId="{BE0014A7-16FA-4E27-A8FC-C88FB8834841}" destId="{912C2611-65E2-410C-B777-504501A385F7}" srcOrd="0" destOrd="0" presId="urn:microsoft.com/office/officeart/2005/8/layout/matrix1#2"/>
    <dgm:cxn modelId="{2042C194-B603-479F-AF5F-90833C84CEDD}" srcId="{83BD1A01-E22D-47A2-8E12-53F7431CD5B6}" destId="{E70E0CDE-3B0D-4C3B-8F9E-57A3A68D4175}" srcOrd="1" destOrd="0" parTransId="{604F7E39-55AA-4612-81E8-E0A7E224C338}" sibTransId="{E5A76807-417F-40DC-BACE-AA80F313EAC3}"/>
    <dgm:cxn modelId="{F2F64D16-FC28-4D3E-B1E5-BD81F9E14448}" type="presOf" srcId="{83BD1A01-E22D-47A2-8E12-53F7431CD5B6}" destId="{D710ADD3-EF6D-4405-886D-6928C56A6C45}" srcOrd="0" destOrd="0" presId="urn:microsoft.com/office/officeart/2005/8/layout/matrix1#2"/>
    <dgm:cxn modelId="{1907AFDB-EE20-4166-8282-937B80A8ABB9}" type="presOf" srcId="{5546404E-2D4D-4354-A996-AF46F2236D00}" destId="{965A1273-4D73-4B98-90D6-4BA5DCCEBB5E}" srcOrd="0" destOrd="0" presId="urn:microsoft.com/office/officeart/2005/8/layout/matrix1#2"/>
    <dgm:cxn modelId="{4F9F656F-E21D-4889-A8C9-93FA3C32A4C0}" type="presOf" srcId="{FE1259D4-03DE-4BF9-9134-75F0CDA76935}" destId="{1828C5E9-2A88-491E-B453-8751323734AF}" srcOrd="0" destOrd="0" presId="urn:microsoft.com/office/officeart/2005/8/layout/matrix1#2"/>
    <dgm:cxn modelId="{C0B17B8E-ECEA-4172-B5BE-2BC63108895B}" type="presParOf" srcId="{A1E25085-32EA-46BE-BB8A-3CCAAC5A13BA}" destId="{3B6633CC-4A76-4263-90C2-92AA63A930E3}" srcOrd="0" destOrd="0" presId="urn:microsoft.com/office/officeart/2005/8/layout/matrix1#2"/>
    <dgm:cxn modelId="{D90D4CF7-82BC-483B-8FD2-98645F505A14}" type="presParOf" srcId="{3B6633CC-4A76-4263-90C2-92AA63A930E3}" destId="{1828C5E9-2A88-491E-B453-8751323734AF}" srcOrd="0" destOrd="0" presId="urn:microsoft.com/office/officeart/2005/8/layout/matrix1#2"/>
    <dgm:cxn modelId="{5793F784-57FC-4BF5-B669-437E6252D65D}" type="presParOf" srcId="{3B6633CC-4A76-4263-90C2-92AA63A930E3}" destId="{7332EF2F-6669-43EB-BB83-BA2FDD48F7C0}" srcOrd="1" destOrd="0" presId="urn:microsoft.com/office/officeart/2005/8/layout/matrix1#2"/>
    <dgm:cxn modelId="{E59EA867-9E6E-438F-B56A-96F13EA3DC69}" type="presParOf" srcId="{3B6633CC-4A76-4263-90C2-92AA63A930E3}" destId="{354E98C8-00F0-45E8-82B5-2A086A2E669E}" srcOrd="2" destOrd="0" presId="urn:microsoft.com/office/officeart/2005/8/layout/matrix1#2"/>
    <dgm:cxn modelId="{58FE205E-820D-4697-B3AB-FBB1446A7F30}" type="presParOf" srcId="{3B6633CC-4A76-4263-90C2-92AA63A930E3}" destId="{7DAD6885-D434-4B79-8CB0-531C562FD2AC}" srcOrd="3" destOrd="0" presId="urn:microsoft.com/office/officeart/2005/8/layout/matrix1#2"/>
    <dgm:cxn modelId="{4E931A71-2879-476D-A424-605DAB8E5430}" type="presParOf" srcId="{3B6633CC-4A76-4263-90C2-92AA63A930E3}" destId="{965A1273-4D73-4B98-90D6-4BA5DCCEBB5E}" srcOrd="4" destOrd="0" presId="urn:microsoft.com/office/officeart/2005/8/layout/matrix1#2"/>
    <dgm:cxn modelId="{CD4A6618-01D7-4EC0-BE5F-D4340F363318}" type="presParOf" srcId="{3B6633CC-4A76-4263-90C2-92AA63A930E3}" destId="{3E3D5464-7272-4D92-86C0-D831EDE79AB9}" srcOrd="5" destOrd="0" presId="urn:microsoft.com/office/officeart/2005/8/layout/matrix1#2"/>
    <dgm:cxn modelId="{B2CACCBA-F86F-4550-940D-211271E748DB}" type="presParOf" srcId="{3B6633CC-4A76-4263-90C2-92AA63A930E3}" destId="{912C2611-65E2-410C-B777-504501A385F7}" srcOrd="6" destOrd="0" presId="urn:microsoft.com/office/officeart/2005/8/layout/matrix1#2"/>
    <dgm:cxn modelId="{AAAFBF1B-F67B-41B1-88B5-92D789722559}" type="presParOf" srcId="{3B6633CC-4A76-4263-90C2-92AA63A930E3}" destId="{ADF73CBC-0589-4D23-A6E1-7923DA4897D2}" srcOrd="7" destOrd="0" presId="urn:microsoft.com/office/officeart/2005/8/layout/matrix1#2"/>
    <dgm:cxn modelId="{4CFD37EB-2053-46D4-8F07-2E89D6CDFDF4}" type="presParOf" srcId="{A1E25085-32EA-46BE-BB8A-3CCAAC5A13BA}" destId="{D710ADD3-EF6D-4405-886D-6928C56A6C45}" srcOrd="1" destOrd="0" presId="urn:microsoft.com/office/officeart/2005/8/layout/matrix1#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045C2-F1A0-4F0B-BCBC-47E5D76C9103}">
      <dsp:nvSpPr>
        <dsp:cNvPr id="0" name=""/>
        <dsp:cNvSpPr/>
      </dsp:nvSpPr>
      <dsp:spPr>
        <a:xfrm rot="16200000">
          <a:off x="55562" y="-55562"/>
          <a:ext cx="1135062" cy="1246187"/>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solidFill>
                <a:sysClr val="window" lastClr="FFFFFF"/>
              </a:solidFill>
              <a:latin typeface="Calibri"/>
              <a:ea typeface="+mn-ea"/>
              <a:cs typeface="+mn-cs"/>
            </a:rPr>
            <a:t>Raw Material</a:t>
          </a:r>
        </a:p>
      </dsp:txBody>
      <dsp:txXfrm rot="5400000">
        <a:off x="0" y="0"/>
        <a:ext cx="1246187" cy="851296"/>
      </dsp:txXfrm>
    </dsp:sp>
    <dsp:sp modelId="{19181A26-2386-4D7C-9EB2-C0773BA68EDE}">
      <dsp:nvSpPr>
        <dsp:cNvPr id="0" name=""/>
        <dsp:cNvSpPr/>
      </dsp:nvSpPr>
      <dsp:spPr>
        <a:xfrm>
          <a:off x="1246187" y="0"/>
          <a:ext cx="1246187" cy="1135062"/>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solidFill>
                <a:sysClr val="window" lastClr="FFFFFF"/>
              </a:solidFill>
              <a:latin typeface="Calibri"/>
              <a:ea typeface="+mn-ea"/>
              <a:cs typeface="+mn-cs"/>
            </a:rPr>
            <a:t>Input language</a:t>
          </a:r>
        </a:p>
      </dsp:txBody>
      <dsp:txXfrm>
        <a:off x="1246187" y="0"/>
        <a:ext cx="1246187" cy="851296"/>
      </dsp:txXfrm>
    </dsp:sp>
    <dsp:sp modelId="{65552EE7-239A-4910-8AF9-25F4D675DBF8}">
      <dsp:nvSpPr>
        <dsp:cNvPr id="0" name=""/>
        <dsp:cNvSpPr/>
      </dsp:nvSpPr>
      <dsp:spPr>
        <a:xfrm rot="10800000">
          <a:off x="0" y="1135062"/>
          <a:ext cx="1246187" cy="1135062"/>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solidFill>
                <a:sysClr val="window" lastClr="FFFFFF"/>
              </a:solidFill>
              <a:latin typeface="Calibri"/>
              <a:ea typeface="+mn-ea"/>
              <a:cs typeface="+mn-cs"/>
            </a:rPr>
            <a:t>does not depend on information</a:t>
          </a:r>
        </a:p>
      </dsp:txBody>
      <dsp:txXfrm rot="10800000">
        <a:off x="0" y="1418828"/>
        <a:ext cx="1246187" cy="851296"/>
      </dsp:txXfrm>
    </dsp:sp>
    <dsp:sp modelId="{085BF418-E98F-4828-88AE-86CC4023AB43}">
      <dsp:nvSpPr>
        <dsp:cNvPr id="0" name=""/>
        <dsp:cNvSpPr/>
      </dsp:nvSpPr>
      <dsp:spPr>
        <a:xfrm rot="5400000">
          <a:off x="1301750" y="1079500"/>
          <a:ext cx="1135062" cy="1246187"/>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solidFill>
                <a:sysClr val="window" lastClr="FFFFFF"/>
              </a:solidFill>
              <a:latin typeface="Calibri"/>
              <a:ea typeface="+mn-ea"/>
              <a:cs typeface="+mn-cs"/>
            </a:rPr>
            <a:t>not specific</a:t>
          </a:r>
        </a:p>
      </dsp:txBody>
      <dsp:txXfrm rot="-5400000">
        <a:off x="1246187" y="1418827"/>
        <a:ext cx="1246187" cy="851296"/>
      </dsp:txXfrm>
    </dsp:sp>
    <dsp:sp modelId="{FAA79789-0FC0-4362-8802-F65DEBC691FA}">
      <dsp:nvSpPr>
        <dsp:cNvPr id="0" name=""/>
        <dsp:cNvSpPr/>
      </dsp:nvSpPr>
      <dsp:spPr>
        <a:xfrm>
          <a:off x="872331" y="851296"/>
          <a:ext cx="747712" cy="567531"/>
        </a:xfrm>
        <a:prstGeom prst="roundRect">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solidFill>
                <a:sysClr val="windowText" lastClr="000000">
                  <a:hueOff val="0"/>
                  <a:satOff val="0"/>
                  <a:lumOff val="0"/>
                  <a:alphaOff val="0"/>
                </a:sysClr>
              </a:solidFill>
              <a:latin typeface="Calibri"/>
              <a:ea typeface="+mn-ea"/>
              <a:cs typeface="+mn-cs"/>
            </a:rPr>
            <a:t>Data</a:t>
          </a:r>
        </a:p>
      </dsp:txBody>
      <dsp:txXfrm>
        <a:off x="900036" y="879001"/>
        <a:ext cx="692302" cy="51212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28C5E9-2A88-491E-B453-8751323734AF}">
      <dsp:nvSpPr>
        <dsp:cNvPr id="0" name=""/>
        <dsp:cNvSpPr/>
      </dsp:nvSpPr>
      <dsp:spPr>
        <a:xfrm rot="16200000">
          <a:off x="135890" y="-135890"/>
          <a:ext cx="1158240" cy="1430020"/>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Calibri"/>
              <a:ea typeface="+mn-ea"/>
              <a:cs typeface="+mn-cs"/>
            </a:rPr>
            <a:t>processed data</a:t>
          </a:r>
        </a:p>
      </dsp:txBody>
      <dsp:txXfrm rot="5400000">
        <a:off x="-1" y="1"/>
        <a:ext cx="1430020" cy="868680"/>
      </dsp:txXfrm>
    </dsp:sp>
    <dsp:sp modelId="{354E98C8-00F0-45E8-82B5-2A086A2E669E}">
      <dsp:nvSpPr>
        <dsp:cNvPr id="0" name=""/>
        <dsp:cNvSpPr/>
      </dsp:nvSpPr>
      <dsp:spPr>
        <a:xfrm>
          <a:off x="1430020" y="0"/>
          <a:ext cx="1430020" cy="1158240"/>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Calibri"/>
              <a:ea typeface="+mn-ea"/>
              <a:cs typeface="+mn-cs"/>
            </a:rPr>
            <a:t>output language</a:t>
          </a:r>
        </a:p>
      </dsp:txBody>
      <dsp:txXfrm>
        <a:off x="1430020" y="0"/>
        <a:ext cx="1430020" cy="868680"/>
      </dsp:txXfrm>
    </dsp:sp>
    <dsp:sp modelId="{965A1273-4D73-4B98-90D6-4BA5DCCEBB5E}">
      <dsp:nvSpPr>
        <dsp:cNvPr id="0" name=""/>
        <dsp:cNvSpPr/>
      </dsp:nvSpPr>
      <dsp:spPr>
        <a:xfrm rot="10800000">
          <a:off x="0" y="1158240"/>
          <a:ext cx="1430020" cy="1158240"/>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Calibri"/>
              <a:ea typeface="+mn-ea"/>
              <a:cs typeface="+mn-cs"/>
            </a:rPr>
            <a:t>depend on data</a:t>
          </a:r>
        </a:p>
      </dsp:txBody>
      <dsp:txXfrm rot="10800000">
        <a:off x="0" y="1447799"/>
        <a:ext cx="1430020" cy="868680"/>
      </dsp:txXfrm>
    </dsp:sp>
    <dsp:sp modelId="{912C2611-65E2-410C-B777-504501A385F7}">
      <dsp:nvSpPr>
        <dsp:cNvPr id="0" name=""/>
        <dsp:cNvSpPr/>
      </dsp:nvSpPr>
      <dsp:spPr>
        <a:xfrm rot="5400000">
          <a:off x="1565910" y="1022350"/>
          <a:ext cx="1158240" cy="1430020"/>
        </a:xfrm>
        <a:prstGeom prst="round1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Calibri"/>
              <a:ea typeface="+mn-ea"/>
              <a:cs typeface="+mn-cs"/>
            </a:rPr>
            <a:t>specific</a:t>
          </a:r>
        </a:p>
      </dsp:txBody>
      <dsp:txXfrm rot="-5400000">
        <a:off x="1430020" y="1447799"/>
        <a:ext cx="1430020" cy="868680"/>
      </dsp:txXfrm>
    </dsp:sp>
    <dsp:sp modelId="{D710ADD3-EF6D-4405-886D-6928C56A6C45}">
      <dsp:nvSpPr>
        <dsp:cNvPr id="0" name=""/>
        <dsp:cNvSpPr/>
      </dsp:nvSpPr>
      <dsp:spPr>
        <a:xfrm>
          <a:off x="1001014" y="868680"/>
          <a:ext cx="858012" cy="579120"/>
        </a:xfrm>
        <a:prstGeom prst="roundRect">
          <a:avLst/>
        </a:prstGeom>
        <a:solidFill>
          <a:srgbClr val="4F81BD">
            <a:tint val="60000"/>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Calibri"/>
              <a:ea typeface="+mn-ea"/>
              <a:cs typeface="+mn-cs"/>
            </a:rPr>
            <a:t>Information</a:t>
          </a:r>
        </a:p>
      </dsp:txBody>
      <dsp:txXfrm>
        <a:off x="1029284" y="896950"/>
        <a:ext cx="801472" cy="522580"/>
      </dsp:txXfrm>
    </dsp:sp>
  </dsp:spTree>
</dsp:drawing>
</file>

<file path=word/diagrams/layout1.xml><?xml version="1.0" encoding="utf-8"?>
<dgm:layoutDef xmlns:dgm="http://schemas.openxmlformats.org/drawingml/2006/diagram" xmlns:a="http://schemas.openxmlformats.org/drawingml/2006/main" uniqueId="urn:microsoft.com/office/officeart/2005/8/layout/matrix1#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parTxLTRAlign" val="l"/>
                  <dgm:param type="parTxRTLAlign" val="r"/>
                  <dgm:param type="txAnchorVert" val="t"/>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parTxLTRAlign" val="l"/>
                  <dgm:param type="parTxRTLAlign" val="r"/>
                  <dgm:param type="txAnchorVert" val="t"/>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parTxLTRAlign" val="l"/>
                  <dgm:param type="parTxRTLAlign" val="r"/>
                  <dgm:param type="txAnchorVert" val="t"/>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parTxLTRAlign" val="l"/>
                  <dgm:param type="parTxRTLAlign" val="r"/>
                  <dgm:param type="txAnchorVert" val="t"/>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layout2.xml><?xml version="1.0" encoding="utf-8"?>
<dgm:layoutDef xmlns:dgm="http://schemas.openxmlformats.org/drawingml/2006/diagram" xmlns:a="http://schemas.openxmlformats.org/drawingml/2006/main" uniqueId="urn:microsoft.com/office/officeart/2005/8/layout/matrix1#2">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parTxLTRAlign" val="l"/>
                  <dgm:param type="parTxRTLAlign" val="r"/>
                  <dgm:param type="txAnchorVert" val="t"/>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parTxLTRAlign" val="l"/>
                  <dgm:param type="parTxRTLAlign" val="r"/>
                  <dgm:param type="txAnchorVert" val="t"/>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parTxLTRAlign" val="l"/>
                  <dgm:param type="parTxRTLAlign" val="r"/>
                  <dgm:param type="txAnchorVert" val="t"/>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parTxLTRAlign" val="l"/>
                  <dgm:param type="parTxRTLAlign" val="r"/>
                  <dgm:param type="txAnchorVert" val="t"/>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6</Pages>
  <Words>1035</Words>
  <Characters>590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cp:lastModifiedBy>
  <cp:revision>5</cp:revision>
  <dcterms:created xsi:type="dcterms:W3CDTF">2019-03-04T10:53:00Z</dcterms:created>
  <dcterms:modified xsi:type="dcterms:W3CDTF">2019-03-0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SaUQse7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